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BD4A662" w14:textId="77777777" w:rsidR="006D6F01" w:rsidRPr="006D6F01" w:rsidRDefault="006D6F01" w:rsidP="006D6F01">
      <w:pPr>
        <w:pStyle w:val="Heading1"/>
        <w:rPr>
          <w:b/>
          <w:bCs/>
          <w:color w:val="000000" w:themeColor="text1"/>
          <w:sz w:val="36"/>
          <w:szCs w:val="36"/>
        </w:rPr>
      </w:pPr>
      <w:r w:rsidRPr="006D6F01">
        <w:rPr>
          <w:b/>
          <w:bCs/>
          <w:color w:val="000000" w:themeColor="text1"/>
          <w:sz w:val="36"/>
          <w:szCs w:val="36"/>
        </w:rPr>
        <w:t>GWAS Catalog Notes</w:t>
      </w:r>
      <w:r w:rsidRPr="006D6F01">
        <w:rPr>
          <w:b/>
          <w:bCs/>
          <w:color w:val="000000" w:themeColor="text1"/>
          <w:sz w:val="36"/>
          <w:szCs w:val="36"/>
        </w:rPr>
        <w:br/>
      </w:r>
    </w:p>
    <w:p w14:paraId="27FFEE98" w14:textId="25F8EED2" w:rsidR="006D6F01" w:rsidRDefault="006D6F01" w:rsidP="006D6F01">
      <w:pPr>
        <w:rPr>
          <w:rFonts w:ascii="Arial" w:hAnsi="Arial" w:cs="Arial"/>
        </w:rPr>
      </w:pPr>
      <w:r w:rsidRPr="00E2757D">
        <w:rPr>
          <w:rFonts w:ascii="Arial" w:hAnsi="Arial" w:cs="Arial"/>
          <w:b/>
          <w:bCs/>
        </w:rPr>
        <w:t>Note 1:</w:t>
      </w:r>
      <w:r>
        <w:rPr>
          <w:rFonts w:ascii="Arial" w:hAnsi="Arial" w:cs="Arial"/>
        </w:rPr>
        <w:t xml:space="preserve"> All traits/diseases are obtained from v1.02 of the GWAS Catalog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Buniello&lt;/Author&gt;&lt;Year&gt;2019&lt;/Year&gt;&lt;RecNum&gt;23&lt;/RecNum&gt;&lt;DisplayText&gt;[1]&lt;/DisplayText&gt;&lt;record&gt;&lt;rec-number&gt;23&lt;/rec-number&gt;&lt;foreign-keys&gt;&lt;key app="EN" db-id="92sadxew7dwap0e0sr8xpp2uspep9xtrf9sr" timestamp="1624449479" guid="5e7f23b5-bf49-44af-b6c2-9843ce1d3409"&gt;23&lt;/key&gt;&lt;/foreign-keys&gt;&lt;ref-type name="Journal Article"&gt;17&lt;/ref-type&gt;&lt;contributors&gt;&lt;authors&gt;&lt;author&gt;Buniello, A&lt;/author&gt;&lt;author&gt;MacArthur, JAL&lt;/author&gt;&lt;author&gt;Cerezo, M&lt;/author&gt;&lt;author&gt;Harris, LW&lt;/author&gt;&lt;author&gt;Hayhurst, J&lt;/author&gt;&lt;author&gt;Malangone, C&lt;/author&gt;&lt;author&gt;McMahon, A&lt;/author&gt;&lt;author&gt;Morales, J&lt;/author&gt;&lt;author&gt;Mountjoy, E&lt;/author&gt;&lt;author&gt;Sollis, E&lt;/author&gt;&lt;author&gt;Suveges, D&lt;/author&gt;&lt;author&gt;Vrousgou, O&lt;/author&gt;&lt;author&gt;Whetzel, PL&lt;/author&gt;&lt;author&gt;Amode, R&lt;/author&gt;&lt;author&gt;Guillen, JA&lt;/author&gt;&lt;author&gt;Riat, HS&lt;/author&gt;&lt;author&gt;Trevanion, SJ&lt;/author&gt;&lt;author&gt;Hall, P&lt;/author&gt;&lt;author&gt;Junkins, H&lt;/author&gt;&lt;author&gt;Flicek, P&lt;/author&gt;&lt;author&gt;Burdett, T&lt;/author&gt;&lt;author&gt;Hindorff, LA&lt;/author&gt;&lt;author&gt;Cunningham, F&lt;/author&gt;&lt;author&gt;Parkinson, H&lt;/author&gt;&lt;/authors&gt;&lt;/contributors&gt;&lt;titles&gt;&lt;title&gt;NHGRI-EBI GWAS Catalog&lt;/title&gt;&lt;secondary-title&gt;Nucleic Acids Research&lt;/secondary-title&gt;&lt;/titles&gt;&lt;periodical&gt;&lt;full-title&gt;Nucleic Acids Research&lt;/full-title&gt;&lt;/periodical&gt;&lt;volume&gt;47&lt;/volume&gt;&lt;number&gt;D1005-D1012&lt;/number&gt;&lt;dates&gt;&lt;year&gt;2019&lt;/year&gt;&lt;pub-dates&gt;&lt;date&gt;2019&lt;/date&gt;&lt;/pub-dates&gt;&lt;/dates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1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207113C3" w14:textId="77777777" w:rsidR="006D6F01" w:rsidRDefault="006D6F01" w:rsidP="006D6F01">
      <w:pPr>
        <w:rPr>
          <w:rFonts w:ascii="Arial" w:hAnsi="Arial" w:cs="Arial"/>
        </w:rPr>
      </w:pPr>
      <w:r w:rsidRPr="00E2757D">
        <w:rPr>
          <w:rFonts w:ascii="Arial" w:hAnsi="Arial" w:cs="Arial"/>
          <w:noProof/>
        </w:rPr>
        <w:drawing>
          <wp:inline distT="0" distB="0" distL="0" distR="0" wp14:anchorId="0ECB0D2D" wp14:editId="1EC52B6D">
            <wp:extent cx="4932727" cy="1096619"/>
            <wp:effectExtent l="0" t="0" r="0" b="0"/>
            <wp:docPr id="30" name="Picture 30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, application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999948" cy="11115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0FF1D0" w14:textId="77777777" w:rsidR="006D6F01" w:rsidRDefault="006D6F01" w:rsidP="006D6F01">
      <w:pPr>
        <w:rPr>
          <w:rFonts w:ascii="Arial" w:hAnsi="Arial" w:cs="Arial"/>
        </w:rPr>
      </w:pPr>
      <w:r w:rsidRPr="00E2757D">
        <w:rPr>
          <w:rFonts w:ascii="Arial" w:hAnsi="Arial" w:cs="Arial"/>
          <w:noProof/>
        </w:rPr>
        <w:drawing>
          <wp:inline distT="0" distB="0" distL="0" distR="0" wp14:anchorId="0D1FB14B" wp14:editId="13E142AC">
            <wp:extent cx="4932680" cy="2705666"/>
            <wp:effectExtent l="0" t="0" r="0" b="0"/>
            <wp:docPr id="32" name="Picture 32" descr="Graphical user interface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 descr="Graphical user interface, application, email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970971" cy="27266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BC8776" w14:textId="77777777" w:rsidR="006D6F01" w:rsidRDefault="006D6F01" w:rsidP="006D6F01">
      <w:pPr>
        <w:rPr>
          <w:rFonts w:ascii="Arial" w:hAnsi="Arial" w:cs="Arial"/>
        </w:rPr>
      </w:pPr>
    </w:p>
    <w:p w14:paraId="76A59DF8" w14:textId="77777777" w:rsidR="006D6F01" w:rsidRDefault="006D6F01" w:rsidP="006D6F01">
      <w:pPr>
        <w:rPr>
          <w:rFonts w:ascii="Arial" w:hAnsi="Arial" w:cs="Arial"/>
          <w:b/>
          <w:bCs/>
        </w:rPr>
      </w:pPr>
    </w:p>
    <w:p w14:paraId="4AAA26B5" w14:textId="77777777" w:rsidR="006D6F01" w:rsidRDefault="006D6F01" w:rsidP="006D6F01">
      <w:pPr>
        <w:rPr>
          <w:rFonts w:ascii="Arial" w:hAnsi="Arial" w:cs="Arial"/>
        </w:rPr>
      </w:pPr>
      <w:r w:rsidRPr="00E2757D">
        <w:rPr>
          <w:rFonts w:ascii="Arial" w:hAnsi="Arial" w:cs="Arial"/>
          <w:b/>
          <w:bCs/>
        </w:rPr>
        <w:t>Note 2:</w:t>
      </w:r>
      <w:r>
        <w:rPr>
          <w:rFonts w:ascii="Arial" w:hAnsi="Arial" w:cs="Arial"/>
        </w:rPr>
        <w:t xml:space="preserve"> Hyphenated returns signify the upstream and downstream genes associated with an intergenic SNP. In the example phenotype “wait-to-hip ratio adjusted for </w:t>
      </w:r>
      <w:proofErr w:type="spellStart"/>
      <w:r>
        <w:rPr>
          <w:rFonts w:ascii="Arial" w:hAnsi="Arial" w:cs="Arial"/>
        </w:rPr>
        <w:t>bmi</w:t>
      </w:r>
      <w:proofErr w:type="spellEnd"/>
      <w:r>
        <w:rPr>
          <w:rFonts w:ascii="Arial" w:hAnsi="Arial" w:cs="Arial"/>
        </w:rPr>
        <w:t xml:space="preserve">”, </w:t>
      </w:r>
      <w:r w:rsidRPr="00B46977">
        <w:rPr>
          <w:rFonts w:ascii="Arial" w:hAnsi="Arial" w:cs="Arial"/>
          <w:i/>
          <w:iCs/>
        </w:rPr>
        <w:t>ATP1B4</w:t>
      </w:r>
      <w:r>
        <w:rPr>
          <w:rFonts w:ascii="Arial" w:hAnsi="Arial" w:cs="Arial"/>
        </w:rPr>
        <w:t xml:space="preserve"> and </w:t>
      </w:r>
      <w:r w:rsidRPr="00B46977">
        <w:rPr>
          <w:rFonts w:ascii="Arial" w:hAnsi="Arial" w:cs="Arial"/>
          <w:i/>
          <w:iCs/>
        </w:rPr>
        <w:t>LAMP2</w:t>
      </w:r>
      <w:r>
        <w:rPr>
          <w:rFonts w:ascii="Arial" w:hAnsi="Arial" w:cs="Arial"/>
        </w:rPr>
        <w:t xml:space="preserve"> are the respective upstream and downstream genes to the intergenic SNP associated with the phenotype. </w:t>
      </w:r>
    </w:p>
    <w:p w14:paraId="7C9BD214" w14:textId="77777777" w:rsidR="006D6F01" w:rsidRDefault="006D6F01" w:rsidP="006D6F01">
      <w:pPr>
        <w:rPr>
          <w:rFonts w:ascii="Arial" w:hAnsi="Arial" w:cs="Arial"/>
        </w:rPr>
      </w:pPr>
    </w:p>
    <w:p w14:paraId="00D751CA" w14:textId="77777777" w:rsidR="006D6F01" w:rsidRDefault="006D6F01" w:rsidP="006D6F01">
      <w:pPr>
        <w:rPr>
          <w:rFonts w:ascii="Arial" w:hAnsi="Arial" w:cs="Arial"/>
        </w:rPr>
      </w:pPr>
      <w:r w:rsidRPr="00E2757D">
        <w:rPr>
          <w:rFonts w:ascii="Arial" w:hAnsi="Arial" w:cs="Arial"/>
          <w:noProof/>
        </w:rPr>
        <w:drawing>
          <wp:inline distT="0" distB="0" distL="0" distR="0" wp14:anchorId="43C76B58" wp14:editId="546DE4E9">
            <wp:extent cx="5251509" cy="1113028"/>
            <wp:effectExtent l="0" t="0" r="0" b="5080"/>
            <wp:docPr id="33" name="Picture 3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Graphical user interface, application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66166" cy="1116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69640F" w14:textId="77777777" w:rsidR="006D6F01" w:rsidRDefault="006D6F01" w:rsidP="006D6F01">
      <w:pPr>
        <w:rPr>
          <w:rFonts w:ascii="Arial" w:hAnsi="Arial" w:cs="Arial"/>
        </w:rPr>
      </w:pPr>
    </w:p>
    <w:p w14:paraId="69307DB2" w14:textId="77777777" w:rsidR="006D6F01" w:rsidRDefault="006D6F01" w:rsidP="006D6F01">
      <w:pPr>
        <w:pStyle w:val="EndNoteBibliography"/>
        <w:rPr>
          <w:rFonts w:ascii="Arial" w:hAnsi="Arial" w:cs="Arial"/>
        </w:rPr>
      </w:pPr>
    </w:p>
    <w:p w14:paraId="01B4603F" w14:textId="77777777" w:rsidR="006D6F01" w:rsidRDefault="006D6F01" w:rsidP="006D6F01">
      <w:pPr>
        <w:pStyle w:val="EndNoteBibliography"/>
        <w:rPr>
          <w:rFonts w:ascii="Arial" w:hAnsi="Arial" w:cs="Arial"/>
        </w:rPr>
      </w:pPr>
    </w:p>
    <w:p w14:paraId="7FDD13B8" w14:textId="77777777" w:rsidR="006D6F01" w:rsidRDefault="006D6F01" w:rsidP="006D6F01">
      <w:pPr>
        <w:pStyle w:val="EndNoteBibliography"/>
        <w:rPr>
          <w:rFonts w:ascii="Arial" w:hAnsi="Arial" w:cs="Arial"/>
        </w:rPr>
      </w:pPr>
    </w:p>
    <w:p w14:paraId="5F4A7AF2" w14:textId="5432A672" w:rsidR="006D6F01" w:rsidRDefault="006D6F01" w:rsidP="006D6F01">
      <w:pPr>
        <w:pStyle w:val="EndNoteBibliography"/>
        <w:rPr>
          <w:rFonts w:ascii="Arial" w:hAnsi="Arial" w:cs="Arial"/>
        </w:rPr>
      </w:pPr>
    </w:p>
    <w:p w14:paraId="36283E14" w14:textId="40E256DD" w:rsidR="006D6F01" w:rsidRDefault="006D6F01" w:rsidP="006D6F01">
      <w:pPr>
        <w:pStyle w:val="EndNoteBibliography"/>
        <w:rPr>
          <w:rFonts w:ascii="Arial" w:hAnsi="Arial" w:cs="Arial"/>
        </w:rPr>
      </w:pPr>
    </w:p>
    <w:p w14:paraId="462B2EB5" w14:textId="01ABA81B" w:rsidR="006D6F01" w:rsidRDefault="006D6F01" w:rsidP="006D6F01">
      <w:pPr>
        <w:pStyle w:val="EndNoteBibliography"/>
        <w:rPr>
          <w:rFonts w:ascii="Arial" w:hAnsi="Arial" w:cs="Arial"/>
        </w:rPr>
      </w:pPr>
    </w:p>
    <w:p w14:paraId="315CB8D3" w14:textId="4D2B4627" w:rsidR="006D6F01" w:rsidRDefault="006D6F01" w:rsidP="006D6F01">
      <w:pPr>
        <w:pStyle w:val="EndNoteBibliography"/>
        <w:rPr>
          <w:rFonts w:ascii="Arial" w:hAnsi="Arial" w:cs="Arial"/>
        </w:rPr>
      </w:pPr>
    </w:p>
    <w:p w14:paraId="102F2C4C" w14:textId="77777777" w:rsidR="006D6F01" w:rsidRDefault="006D6F01" w:rsidP="006D6F01">
      <w:pPr>
        <w:pStyle w:val="EndNoteBibliography"/>
        <w:rPr>
          <w:rFonts w:ascii="Arial" w:hAnsi="Arial" w:cs="Arial"/>
        </w:rPr>
      </w:pPr>
    </w:p>
    <w:p w14:paraId="43C5F937" w14:textId="77777777" w:rsidR="006D6F01" w:rsidRPr="006D6F01" w:rsidRDefault="006D6F01" w:rsidP="006D6F01">
      <w:pPr>
        <w:pStyle w:val="EndNoteBibliography"/>
        <w:ind w:left="720" w:hanging="720"/>
        <w:rPr>
          <w:noProof/>
        </w:rPr>
      </w:pPr>
      <w:r w:rsidRPr="00A14BBC">
        <w:rPr>
          <w:sz w:val="20"/>
          <w:szCs w:val="40"/>
        </w:rPr>
        <w:fldChar w:fldCharType="begin"/>
      </w:r>
      <w:r w:rsidRPr="00A14BBC">
        <w:rPr>
          <w:sz w:val="20"/>
          <w:szCs w:val="40"/>
          <w:lang w:val="fr-FR"/>
        </w:rPr>
        <w:instrText xml:space="preserve"> ADDIN EN.REFLIST </w:instrText>
      </w:r>
      <w:r w:rsidRPr="00A14BBC">
        <w:rPr>
          <w:sz w:val="20"/>
          <w:szCs w:val="40"/>
        </w:rPr>
        <w:fldChar w:fldCharType="separate"/>
      </w:r>
      <w:r w:rsidRPr="006D6F01">
        <w:rPr>
          <w:noProof/>
        </w:rPr>
        <w:t>1.</w:t>
      </w:r>
      <w:r w:rsidRPr="006D6F01">
        <w:rPr>
          <w:noProof/>
        </w:rPr>
        <w:tab/>
        <w:t xml:space="preserve">Buniello, A., et al., </w:t>
      </w:r>
      <w:r w:rsidRPr="006D6F01">
        <w:rPr>
          <w:i/>
          <w:noProof/>
        </w:rPr>
        <w:t>NHGRI-EBI GWAS Catalog.</w:t>
      </w:r>
      <w:r w:rsidRPr="006D6F01">
        <w:rPr>
          <w:noProof/>
        </w:rPr>
        <w:t xml:space="preserve"> Nucleic Acids Research, 2019. </w:t>
      </w:r>
      <w:r w:rsidRPr="006D6F01">
        <w:rPr>
          <w:b/>
          <w:noProof/>
        </w:rPr>
        <w:t>47</w:t>
      </w:r>
      <w:r w:rsidRPr="006D6F01">
        <w:rPr>
          <w:noProof/>
        </w:rPr>
        <w:t>(D1005-D1012).</w:t>
      </w:r>
    </w:p>
    <w:p w14:paraId="18B5DF1C" w14:textId="364D0502" w:rsidR="00637D5C" w:rsidRPr="006D6F01" w:rsidRDefault="006D6F01" w:rsidP="006D6F01">
      <w:r w:rsidRPr="00A14BBC">
        <w:rPr>
          <w:sz w:val="40"/>
          <w:szCs w:val="40"/>
        </w:rPr>
        <w:fldChar w:fldCharType="end"/>
      </w:r>
    </w:p>
    <w:sectPr w:rsidR="00637D5C" w:rsidRPr="006D6F01" w:rsidSect="00CD58C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47952ED"/>
    <w:multiLevelType w:val="multilevel"/>
    <w:tmpl w:val="ADAC2404"/>
    <w:lvl w:ilvl="0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34CD6589"/>
    <w:multiLevelType w:val="hybridMultilevel"/>
    <w:tmpl w:val="F026767C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BC1799E"/>
    <w:multiLevelType w:val="hybridMultilevel"/>
    <w:tmpl w:val="F5B6DD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CB33FDE"/>
    <w:multiLevelType w:val="hybridMultilevel"/>
    <w:tmpl w:val="E530F89E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4034C35"/>
    <w:multiLevelType w:val="multilevel"/>
    <w:tmpl w:val="ABAC90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E703C79"/>
    <w:multiLevelType w:val="hybridMultilevel"/>
    <w:tmpl w:val="6C0EDF9A"/>
    <w:lvl w:ilvl="0" w:tplc="DE282D72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5"/>
  </w:num>
  <w:num w:numId="4">
    <w:abstractNumId w:val="4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2sadxew7dwap0e0sr8xpp2uspep9xtrf9sr&quot;&gt;My EndNote Library&lt;record-ids&gt;&lt;item&gt;23&lt;/item&gt;&lt;/record-ids&gt;&lt;/item&gt;&lt;/Libraries&gt;"/>
  </w:docVars>
  <w:rsids>
    <w:rsidRoot w:val="009F768E"/>
    <w:rsid w:val="00015A1B"/>
    <w:rsid w:val="000C3743"/>
    <w:rsid w:val="000D07F5"/>
    <w:rsid w:val="000F3FD0"/>
    <w:rsid w:val="00105738"/>
    <w:rsid w:val="001474A1"/>
    <w:rsid w:val="00150251"/>
    <w:rsid w:val="00154F79"/>
    <w:rsid w:val="00384FC6"/>
    <w:rsid w:val="003E0E57"/>
    <w:rsid w:val="0040002A"/>
    <w:rsid w:val="0041199F"/>
    <w:rsid w:val="0042186B"/>
    <w:rsid w:val="00434BE3"/>
    <w:rsid w:val="00435C74"/>
    <w:rsid w:val="00443A4D"/>
    <w:rsid w:val="0047140B"/>
    <w:rsid w:val="004A1C08"/>
    <w:rsid w:val="004A4CBF"/>
    <w:rsid w:val="004F7710"/>
    <w:rsid w:val="00587D3D"/>
    <w:rsid w:val="005B27AD"/>
    <w:rsid w:val="005D5AB7"/>
    <w:rsid w:val="00603067"/>
    <w:rsid w:val="00637D5C"/>
    <w:rsid w:val="006C0E9A"/>
    <w:rsid w:val="006D6F01"/>
    <w:rsid w:val="006E252E"/>
    <w:rsid w:val="0073271D"/>
    <w:rsid w:val="007562F2"/>
    <w:rsid w:val="00757D06"/>
    <w:rsid w:val="00762785"/>
    <w:rsid w:val="007629FC"/>
    <w:rsid w:val="0081762A"/>
    <w:rsid w:val="008A70DE"/>
    <w:rsid w:val="00904BDE"/>
    <w:rsid w:val="009654C8"/>
    <w:rsid w:val="009668ED"/>
    <w:rsid w:val="0097072B"/>
    <w:rsid w:val="009D700E"/>
    <w:rsid w:val="009E2590"/>
    <w:rsid w:val="009E2AF8"/>
    <w:rsid w:val="009F622F"/>
    <w:rsid w:val="009F768E"/>
    <w:rsid w:val="00A2507E"/>
    <w:rsid w:val="00A75E03"/>
    <w:rsid w:val="00A80BE1"/>
    <w:rsid w:val="00AB5956"/>
    <w:rsid w:val="00AC576F"/>
    <w:rsid w:val="00B30F9B"/>
    <w:rsid w:val="00B46977"/>
    <w:rsid w:val="00B720B3"/>
    <w:rsid w:val="00BB59A3"/>
    <w:rsid w:val="00BC4A2C"/>
    <w:rsid w:val="00BD257C"/>
    <w:rsid w:val="00C06CA3"/>
    <w:rsid w:val="00C171EA"/>
    <w:rsid w:val="00C405FA"/>
    <w:rsid w:val="00C517D3"/>
    <w:rsid w:val="00C60BF0"/>
    <w:rsid w:val="00CA49AD"/>
    <w:rsid w:val="00CB249F"/>
    <w:rsid w:val="00CD58CC"/>
    <w:rsid w:val="00CE653D"/>
    <w:rsid w:val="00CF0F51"/>
    <w:rsid w:val="00D01315"/>
    <w:rsid w:val="00D1631F"/>
    <w:rsid w:val="00D218A8"/>
    <w:rsid w:val="00DE1E70"/>
    <w:rsid w:val="00DE7D12"/>
    <w:rsid w:val="00E2757D"/>
    <w:rsid w:val="00E414F3"/>
    <w:rsid w:val="00E42206"/>
    <w:rsid w:val="00E524C8"/>
    <w:rsid w:val="00E61146"/>
    <w:rsid w:val="00EA2E14"/>
    <w:rsid w:val="00EF2D42"/>
    <w:rsid w:val="00F0036F"/>
    <w:rsid w:val="00F06458"/>
    <w:rsid w:val="00F16966"/>
    <w:rsid w:val="00F20AD2"/>
    <w:rsid w:val="00F37BD9"/>
    <w:rsid w:val="00F919A1"/>
    <w:rsid w:val="00FA7B20"/>
    <w:rsid w:val="00FE1D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94DC48"/>
  <w15:chartTrackingRefBased/>
  <w15:docId w15:val="{0694B63F-9E37-0D49-A893-8CAB626BA3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1315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qFormat/>
    <w:rsid w:val="00A2507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nhideWhenUsed/>
    <w:qFormat/>
    <w:rsid w:val="00A2507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0131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A2507E"/>
    <w:rPr>
      <w:rFonts w:ascii="Times New Roman" w:eastAsia="Times New Roman" w:hAnsi="Times New Roman" w:cs="Times New Roman"/>
    </w:rPr>
  </w:style>
  <w:style w:type="character" w:customStyle="1" w:styleId="Heading1Char">
    <w:name w:val="Heading 1 Char"/>
    <w:basedOn w:val="DefaultParagraphFont"/>
    <w:link w:val="Heading1"/>
    <w:rsid w:val="00A2507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2507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1474A1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73271D"/>
  </w:style>
  <w:style w:type="character" w:customStyle="1" w:styleId="mjxp-mo">
    <w:name w:val="mjxp-mo"/>
    <w:basedOn w:val="DefaultParagraphFont"/>
    <w:rsid w:val="0073271D"/>
  </w:style>
  <w:style w:type="paragraph" w:customStyle="1" w:styleId="EndNoteBibliographyTitle">
    <w:name w:val="EndNote Bibliography Title"/>
    <w:basedOn w:val="Normal"/>
    <w:link w:val="EndNoteBibliographyTitleChar"/>
    <w:rsid w:val="00E414F3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E414F3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E414F3"/>
  </w:style>
  <w:style w:type="character" w:customStyle="1" w:styleId="EndNoteBibliographyChar">
    <w:name w:val="EndNote Bibliography Char"/>
    <w:basedOn w:val="DefaultParagraphFont"/>
    <w:link w:val="EndNoteBibliography"/>
    <w:rsid w:val="00E414F3"/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934240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23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289</Words>
  <Characters>1648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ine Moussa</dc:creator>
  <cp:keywords/>
  <dc:description/>
  <cp:lastModifiedBy>Karine Moussa</cp:lastModifiedBy>
  <cp:revision>6</cp:revision>
  <dcterms:created xsi:type="dcterms:W3CDTF">2021-06-02T16:04:00Z</dcterms:created>
  <dcterms:modified xsi:type="dcterms:W3CDTF">2021-07-22T14:09:00Z</dcterms:modified>
</cp:coreProperties>
</file>